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3EBE622"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648C9">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68FE9998" w14:textId="471FDB02" w:rsidR="00407235" w:rsidRDefault="00407235">
      <w:pPr>
        <w:rPr>
          <w:sz w:val="40"/>
          <w:szCs w:val="40"/>
          <w:lang w:val="en-GB"/>
        </w:rPr>
      </w:pPr>
      <w:bookmarkStart w:id="102" w:name="_GoBack"/>
      <w:r>
        <w:rPr>
          <w:noProof/>
          <w:sz w:val="40"/>
          <w:szCs w:val="40"/>
          <w:lang w:val="en-GB"/>
        </w:rPr>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bookmarkEnd w:id="102"/>
      <w:r>
        <w:rPr>
          <w:sz w:val="40"/>
          <w:szCs w:val="40"/>
          <w:lang w:val="en-GB"/>
        </w:rPr>
        <w:br w:type="page"/>
      </w:r>
    </w:p>
    <w:p w14:paraId="592CC81D" w14:textId="4FBEE25B" w:rsidR="003D4D75" w:rsidRDefault="009648C9">
      <w:pPr>
        <w:rPr>
          <w:b/>
          <w:sz w:val="40"/>
          <w:szCs w:val="40"/>
          <w:lang w:val="en-GB"/>
        </w:rPr>
      </w:pPr>
      <w:r>
        <w:rPr>
          <w:noProof/>
          <w:sz w:val="40"/>
          <w:szCs w:val="40"/>
          <w:lang w:val="en-GB"/>
        </w:rPr>
        <w:lastRenderedPageBreak/>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4"/>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6"/>
      <w:footerReference w:type="even" r:id="rId27"/>
      <w:footerReference w:type="default" r:id="rId28"/>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CEF31" w14:textId="77777777" w:rsidR="00685F04" w:rsidRDefault="00685F04">
      <w:r>
        <w:separator/>
      </w:r>
    </w:p>
  </w:endnote>
  <w:endnote w:type="continuationSeparator" w:id="0">
    <w:p w14:paraId="313E21C9" w14:textId="77777777" w:rsidR="00685F04" w:rsidRDefault="00685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8B257F" w:rsidRDefault="008B2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DAA6599" w:rsidR="008B257F" w:rsidRDefault="008B257F">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8B257F" w:rsidRDefault="008B2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F4DB7C" w14:textId="77777777" w:rsidR="00685F04" w:rsidRDefault="00685F04">
      <w:r>
        <w:separator/>
      </w:r>
    </w:p>
  </w:footnote>
  <w:footnote w:type="continuationSeparator" w:id="0">
    <w:p w14:paraId="24BF5264" w14:textId="77777777" w:rsidR="00685F04" w:rsidRDefault="00685F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8B257F" w:rsidRDefault="008B257F">
    <w:pPr>
      <w:pStyle w:val="Header"/>
      <w:jc w:val="center"/>
      <w:rPr>
        <w:color w:val="808080"/>
      </w:rPr>
    </w:pPr>
    <w:r>
      <w:rPr>
        <w:color w:val="808080"/>
      </w:rPr>
      <w:t>Copyright (C) 2000 Your Company Name – All rights reserved – Run away!</w:t>
    </w:r>
  </w:p>
  <w:p w14:paraId="5FEA4E8F" w14:textId="77777777" w:rsidR="008B257F" w:rsidRDefault="008B257F">
    <w:pPr>
      <w:pStyle w:val="Header"/>
    </w:pPr>
  </w:p>
  <w:p w14:paraId="3AD4A25C" w14:textId="77777777" w:rsidR="008B257F" w:rsidRDefault="008B2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626F1B"/>
    <w:rsid w:val="00685F04"/>
    <w:rsid w:val="006A35A3"/>
    <w:rsid w:val="006D242C"/>
    <w:rsid w:val="00795A9A"/>
    <w:rsid w:val="00827E54"/>
    <w:rsid w:val="00840008"/>
    <w:rsid w:val="00840D45"/>
    <w:rsid w:val="008703C6"/>
    <w:rsid w:val="008B257F"/>
    <w:rsid w:val="008D609E"/>
    <w:rsid w:val="00902C46"/>
    <w:rsid w:val="009648C9"/>
    <w:rsid w:val="00A725A8"/>
    <w:rsid w:val="00C52E39"/>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i.redd.it/1bl4196qnz511.png" TargetMode="Externa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5</TotalTime>
  <Pages>34</Pages>
  <Words>5288</Words>
  <Characters>3014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2</cp:revision>
  <dcterms:created xsi:type="dcterms:W3CDTF">2015-07-05T22:22:00Z</dcterms:created>
  <dcterms:modified xsi:type="dcterms:W3CDTF">2019-11-15T10:58:00Z</dcterms:modified>
</cp:coreProperties>
</file>